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7AAFB8" w14:textId="1B79D267" w:rsidR="00DE6160" w:rsidRDefault="00DE6160" w:rsidP="00DE6160">
      <w:pPr>
        <w:spacing w:line="240" w:lineRule="auto"/>
        <w:contextualSpacing/>
        <w:jc w:val="both"/>
        <w:rPr>
          <w:rFonts w:ascii="Times New Roman" w:hAnsi="Times New Roman" w:cs="Times New Roman"/>
          <w:lang w:val="en-US"/>
        </w:rPr>
      </w:pPr>
      <w:r>
        <w:rPr>
          <w:rFonts w:ascii="Times New Roman" w:hAnsi="Times New Roman" w:cs="Times New Roman"/>
          <w:lang w:val="en-US"/>
        </w:rPr>
        <w:t>Jessica Gutierrez</w:t>
      </w:r>
    </w:p>
    <w:p w14:paraId="2B8983F9" w14:textId="67381DF5" w:rsidR="00DE6160" w:rsidRDefault="00DE6160" w:rsidP="00DE6160">
      <w:pPr>
        <w:spacing w:line="240" w:lineRule="auto"/>
        <w:contextualSpacing/>
        <w:jc w:val="both"/>
        <w:rPr>
          <w:rFonts w:ascii="Times New Roman" w:hAnsi="Times New Roman" w:cs="Times New Roman"/>
          <w:lang w:val="en-US"/>
        </w:rPr>
      </w:pPr>
      <w:r>
        <w:rPr>
          <w:rFonts w:ascii="Times New Roman" w:hAnsi="Times New Roman" w:cs="Times New Roman"/>
          <w:lang w:val="en-US"/>
        </w:rPr>
        <w:t>Data Visualization</w:t>
      </w:r>
    </w:p>
    <w:p w14:paraId="6EE21AF7" w14:textId="0A7F27CB" w:rsidR="00DE6160" w:rsidRDefault="00DE6160" w:rsidP="00DE6160">
      <w:pPr>
        <w:spacing w:line="240" w:lineRule="auto"/>
        <w:contextualSpacing/>
        <w:jc w:val="both"/>
        <w:rPr>
          <w:rFonts w:ascii="Times New Roman" w:hAnsi="Times New Roman" w:cs="Times New Roman"/>
          <w:lang w:val="en-US"/>
        </w:rPr>
      </w:pPr>
      <w:r>
        <w:rPr>
          <w:rFonts w:ascii="Times New Roman" w:hAnsi="Times New Roman" w:cs="Times New Roman"/>
          <w:lang w:val="en-US"/>
        </w:rPr>
        <w:t>Figure that did not include the all data</w:t>
      </w:r>
    </w:p>
    <w:p w14:paraId="4B2642E1" w14:textId="2AC83AA1" w:rsidR="00DE6160" w:rsidRDefault="00DE6160" w:rsidP="00DE6160">
      <w:pPr>
        <w:spacing w:line="240" w:lineRule="auto"/>
        <w:contextualSpacing/>
        <w:jc w:val="both"/>
        <w:rPr>
          <w:rFonts w:ascii="Times New Roman" w:hAnsi="Times New Roman" w:cs="Times New Roman"/>
          <w:lang w:val="en-US"/>
        </w:rPr>
      </w:pPr>
      <w:r>
        <w:rPr>
          <w:rFonts w:ascii="Times New Roman" w:hAnsi="Times New Roman" w:cs="Times New Roman"/>
          <w:lang w:val="en-US"/>
        </w:rPr>
        <w:t>09March2021</w:t>
      </w:r>
    </w:p>
    <w:p w14:paraId="1ADE77E7" w14:textId="77777777" w:rsidR="00DE6160" w:rsidRDefault="00DE6160" w:rsidP="00387842">
      <w:pPr>
        <w:jc w:val="both"/>
        <w:rPr>
          <w:rFonts w:ascii="Times New Roman" w:hAnsi="Times New Roman" w:cs="Times New Roman"/>
          <w:lang w:val="en-US"/>
        </w:rPr>
      </w:pPr>
    </w:p>
    <w:p w14:paraId="57794ED1" w14:textId="2981CB67" w:rsidR="00387842" w:rsidRDefault="00387842" w:rsidP="00387842">
      <w:pPr>
        <w:jc w:val="both"/>
        <w:rPr>
          <w:rFonts w:ascii="Times New Roman" w:hAnsi="Times New Roman" w:cs="Times New Roman"/>
          <w:lang w:val="en-US"/>
        </w:rPr>
      </w:pPr>
      <w:r>
        <w:rPr>
          <w:rFonts w:ascii="Times New Roman" w:hAnsi="Times New Roman" w:cs="Times New Roman"/>
          <w:lang w:val="en-US"/>
        </w:rPr>
        <w:t xml:space="preserve">I worked with a data set that Cindy found. The </w:t>
      </w:r>
      <w:r>
        <w:rPr>
          <w:rFonts w:ascii="Times New Roman" w:hAnsi="Times New Roman" w:cs="Times New Roman"/>
          <w:lang w:val="en-US"/>
        </w:rPr>
        <w:t xml:space="preserve">data </w:t>
      </w:r>
      <w:r>
        <w:rPr>
          <w:rFonts w:ascii="Times New Roman" w:hAnsi="Times New Roman" w:cs="Times New Roman"/>
          <w:lang w:val="en-US"/>
        </w:rPr>
        <w:t xml:space="preserve">was taken from </w:t>
      </w:r>
      <w:r>
        <w:rPr>
          <w:rFonts w:ascii="Times New Roman" w:hAnsi="Times New Roman" w:cs="Times New Roman"/>
          <w:lang w:val="en-US"/>
        </w:rPr>
        <w:t xml:space="preserve">the </w:t>
      </w:r>
      <w:r w:rsidRPr="005C109F">
        <w:rPr>
          <w:rFonts w:ascii="Times New Roman" w:hAnsi="Times New Roman" w:cs="Times New Roman"/>
          <w:lang w:val="en-US"/>
        </w:rPr>
        <w:t>paper “</w:t>
      </w:r>
      <w:r>
        <w:rPr>
          <w:rFonts w:ascii="Times New Roman" w:hAnsi="Times New Roman" w:cs="Times New Roman"/>
          <w:lang w:val="en-US"/>
        </w:rPr>
        <w:t>Frugivore biodiversity and complementarity in interaction networks enhance landscape-scale dispersal function</w:t>
      </w:r>
      <w:r w:rsidRPr="005C109F">
        <w:rPr>
          <w:rFonts w:ascii="Times New Roman" w:hAnsi="Times New Roman" w:cs="Times New Roman"/>
          <w:lang w:val="en-US"/>
        </w:rPr>
        <w:t>”, of</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111/1365-2435.13213","ISSN":"13652435","abstract":"Animal biodiversity matters for the provision of ecosystem functions derived from trophic activity. However, the mechanisms underlying this pattern remain elusive since animal abundance and diversity, which are the components commonly used for representing biodiversity, provide poor information about ecological complementarity in species assemblages. An approach based on species interaction networks may overcome this constraint. Here, we relate frugivore biodiversity and frugivore–plant network structure with landscape-scale seed dispersal function. We sampled, for two years, and at fourteen plots with variable assemblages of frugivores and plants in the Cantabrian Range (N Spain), data on the abundance and diversity of frugivorous birds, the consumption of fleshy fruits of woody plants and the landscape-scale patterns of avian seed deposition. As a measure of interaction complementarity in seed dispersal networks, we estimated the degree to which frugivore and plant species specialize in their interacting partners. Specialization varied strongly across the seed dispersal networks of the different plots, being higher in networks harbouring smaller bird species that dispersed mostly small-fruited plants, and also in networks with late-ripening, dominant fruiting species dispersed mostly by wintering birds. Bird abundance markedly affected seed deposition. Plots harbouring more birds received a higher density of dispersed seeds and showed higher probabilities of seed arrival and seed deposition in open microhabitats. Bird diversity also had a positive effect on the density of dispersed seed and, to a lesser extent, seed arrival probability. Independently of frugivore abundance and diversity, the density of dispersed seeds increased in plots where seed dispersal networks showed a higher degree of specialization. This study considers the structure of interaction networks to re-address the relationship between biodiversity and ecosystem functionality, evidencing that specialization in frugivore–plant networks drives the large-scale process of seed dispersal. These results encourage the consideration of interaction complementarity as an underlying mechanism linking animal biodiversity and trophic-related functions.","author":[{"dropping-particle":"","family":"García","given":"Daniel","non-dropping-particle":"","parse-names":false,"suffix":""},{"dropping-particle":"","family":"Donoso","given":"Isabel","non-dropping-particle":"","parse-names":false,"suffix":""},{"dropping-particle":"","family":"Rodríguez-Pérez","given":"Javier","non-dropping-particle":"","parse-names":false,"suffix":""}],"container-title":"Functional Ecology","id":"ITEM-1","issue":"12","issued":{"date-parts":[["2018"]]},"page":"2742-2752","title":"Frugivore biodiversity and complementarity in interaction networks enhance landscape-scale seed dispersal function","type":"article-journal","volume":"32"},"uris":["http://www.mendeley.com/documents/?uuid=a8ef43d0-d0bc-436c-8a54-38906461c1c3"]}],"mendeley":{"formattedCitation":"(García, Donoso, and Rodríguez-Pérez 2018)","manualFormatting":"García, Donoso, and Rodríguez-Pérez 2018","plainTextFormattedCitation":"(García, Donoso, and Rodríguez-Pérez 2018)"},"properties":{"noteIndex":0},"schema":"https://github.com/citation-style-language/schema/raw/master/csl-citation.json"}</w:instrText>
      </w:r>
      <w:r>
        <w:rPr>
          <w:rFonts w:ascii="Times New Roman" w:hAnsi="Times New Roman" w:cs="Times New Roman"/>
          <w:lang w:val="en-US"/>
        </w:rPr>
        <w:fldChar w:fldCharType="separate"/>
      </w:r>
      <w:r w:rsidRPr="00756CB9">
        <w:rPr>
          <w:rFonts w:ascii="Times New Roman" w:hAnsi="Times New Roman" w:cs="Times New Roman"/>
          <w:noProof/>
          <w:lang w:val="en-US"/>
        </w:rPr>
        <w:t>García, Donoso, and Rodríguez-Pérez 2018</w:t>
      </w:r>
      <w:r>
        <w:rPr>
          <w:rFonts w:ascii="Times New Roman" w:hAnsi="Times New Roman" w:cs="Times New Roman"/>
          <w:lang w:val="en-US"/>
        </w:rPr>
        <w:fldChar w:fldCharType="end"/>
      </w:r>
      <w:r>
        <w:rPr>
          <w:rFonts w:ascii="Times New Roman" w:hAnsi="Times New Roman" w:cs="Times New Roman"/>
          <w:lang w:val="en-US"/>
        </w:rPr>
        <w:t xml:space="preserve">. While reading the paper, we noticed that bird species was not including when </w:t>
      </w:r>
      <w:r w:rsidR="00076AD6">
        <w:rPr>
          <w:rFonts w:ascii="Times New Roman" w:hAnsi="Times New Roman" w:cs="Times New Roman"/>
          <w:lang w:val="en-US"/>
        </w:rPr>
        <w:t>evaluating seed density. This may have been important to show as the paper discussed how species networks may influence dispersal rates. Thus Kara, Cindy, and I decided explore different plots in the dataset</w:t>
      </w:r>
      <w:r>
        <w:rPr>
          <w:rFonts w:ascii="Times New Roman" w:hAnsi="Times New Roman" w:cs="Times New Roman"/>
          <w:lang w:val="en-US"/>
        </w:rPr>
        <w:t xml:space="preserve">. </w:t>
      </w:r>
      <w:r w:rsidR="00076AD6">
        <w:rPr>
          <w:rFonts w:ascii="Times New Roman" w:hAnsi="Times New Roman" w:cs="Times New Roman"/>
          <w:lang w:val="en-US"/>
        </w:rPr>
        <w:t xml:space="preserve">The </w:t>
      </w:r>
      <w:r w:rsidR="004A2D26">
        <w:rPr>
          <w:rFonts w:ascii="Times New Roman" w:hAnsi="Times New Roman" w:cs="Times New Roman"/>
          <w:lang w:val="en-US"/>
        </w:rPr>
        <w:t>data I chose to explore were plant species, seed density, and bird counts. I do not have a lot of experience in R Studio and regardless of whether or not this plot is useful, I think I was able to get some good practice.</w:t>
      </w:r>
    </w:p>
    <w:p w14:paraId="48597563" w14:textId="7659AB6F" w:rsidR="00544C24" w:rsidRDefault="00544C24" w:rsidP="00387842">
      <w:pPr>
        <w:jc w:val="both"/>
        <w:rPr>
          <w:rFonts w:ascii="Times New Roman" w:hAnsi="Times New Roman" w:cs="Times New Roman"/>
          <w:lang w:val="en-US"/>
        </w:rPr>
      </w:pPr>
      <w:r w:rsidRPr="00544C24">
        <w:rPr>
          <w:rFonts w:ascii="Times New Roman" w:hAnsi="Times New Roman" w:cs="Times New Roman"/>
          <w:lang w:val="en-US"/>
        </w:rPr>
        <w:drawing>
          <wp:inline distT="0" distB="0" distL="0" distR="0" wp14:anchorId="6912B2D7" wp14:editId="01090ACC">
            <wp:extent cx="5943600" cy="47548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4754880"/>
                    </a:xfrm>
                    <a:prstGeom prst="rect">
                      <a:avLst/>
                    </a:prstGeom>
                  </pic:spPr>
                </pic:pic>
              </a:graphicData>
            </a:graphic>
          </wp:inline>
        </w:drawing>
      </w:r>
    </w:p>
    <w:p w14:paraId="51DC45AD" w14:textId="7009CA2D" w:rsidR="00387842" w:rsidRDefault="00544C24">
      <w:proofErr w:type="spellStart"/>
      <w:r>
        <w:t>This</w:t>
      </w:r>
      <w:proofErr w:type="spellEnd"/>
      <w:r>
        <w:t xml:space="preserve"> </w:t>
      </w:r>
      <w:proofErr w:type="spellStart"/>
      <w:r>
        <w:t>is</w:t>
      </w:r>
      <w:proofErr w:type="spellEnd"/>
      <w:r>
        <w:t xml:space="preserve"> </w:t>
      </w:r>
      <w:proofErr w:type="spellStart"/>
      <w:r>
        <w:t>my</w:t>
      </w:r>
      <w:proofErr w:type="spellEnd"/>
      <w:r>
        <w:t xml:space="preserve"> </w:t>
      </w:r>
      <w:r w:rsidR="00DE6160">
        <w:t>graph:</w:t>
      </w:r>
    </w:p>
    <w:p w14:paraId="7D3779F7" w14:textId="73A0D563" w:rsidR="00DE6160" w:rsidRDefault="00DE6160">
      <w:r w:rsidRPr="00DE6160">
        <w:lastRenderedPageBreak/>
        <w:drawing>
          <wp:inline distT="0" distB="0" distL="0" distR="0" wp14:anchorId="7C273238" wp14:editId="0285D98C">
            <wp:extent cx="5943600" cy="3702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702685"/>
                    </a:xfrm>
                    <a:prstGeom prst="rect">
                      <a:avLst/>
                    </a:prstGeom>
                  </pic:spPr>
                </pic:pic>
              </a:graphicData>
            </a:graphic>
          </wp:inline>
        </w:drawing>
      </w:r>
    </w:p>
    <w:p w14:paraId="47B084B9" w14:textId="77777777" w:rsidR="00544C24" w:rsidRDefault="00544C24"/>
    <w:sectPr w:rsidR="00544C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7842"/>
    <w:rsid w:val="00076AD6"/>
    <w:rsid w:val="00387842"/>
    <w:rsid w:val="004A2D26"/>
    <w:rsid w:val="00544C24"/>
    <w:rsid w:val="00DE6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FD5E33"/>
  <w15:chartTrackingRefBased/>
  <w15:docId w15:val="{820767D4-BE87-AF4B-A5DD-592665F54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7842"/>
    <w:pPr>
      <w:spacing w:after="160" w:line="259" w:lineRule="auto"/>
    </w:pPr>
    <w:rPr>
      <w:sz w:val="22"/>
      <w:szCs w:val="22"/>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2</Pages>
  <Words>671</Words>
  <Characters>3653</Characters>
  <Application>Microsoft Office Word</Application>
  <DocSecurity>0</DocSecurity>
  <Lines>6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Gutierrez</dc:creator>
  <cp:keywords/>
  <dc:description/>
  <cp:lastModifiedBy>Jessica Gutierrez</cp:lastModifiedBy>
  <cp:revision>2</cp:revision>
  <dcterms:created xsi:type="dcterms:W3CDTF">2021-03-10T02:32:00Z</dcterms:created>
  <dcterms:modified xsi:type="dcterms:W3CDTF">2021-03-10T03:15:00Z</dcterms:modified>
</cp:coreProperties>
</file>